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 xml:space="preserve">(Geist &amp; </w:t>
      </w:r>
      <w:proofErr w:type="spellStart"/>
      <w:r w:rsidR="0005444F" w:rsidRPr="0005444F">
        <w:rPr>
          <w:rFonts w:ascii="Calibri" w:hAnsi="Calibri" w:cs="Calibri"/>
        </w:rPr>
        <w:t>Lambin</w:t>
      </w:r>
      <w:proofErr w:type="spellEnd"/>
      <w:r w:rsidR="0005444F" w:rsidRPr="0005444F">
        <w:rPr>
          <w:rFonts w:ascii="Calibri" w:hAnsi="Calibri" w:cs="Calibri"/>
        </w:rPr>
        <w:t xml:space="preserve"> 2002; </w:t>
      </w:r>
      <w:proofErr w:type="spellStart"/>
      <w:r w:rsidR="0005444F" w:rsidRPr="0005444F">
        <w:rPr>
          <w:rFonts w:ascii="Calibri" w:hAnsi="Calibri" w:cs="Calibri"/>
        </w:rPr>
        <w:t>Khuc</w:t>
      </w:r>
      <w:proofErr w:type="spellEnd"/>
      <w:r w:rsidR="0005444F" w:rsidRPr="0005444F">
        <w:rPr>
          <w:rFonts w:ascii="Calibri" w:hAnsi="Calibri" w:cs="Calibri"/>
        </w:rPr>
        <w:t xml:space="preserve">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4DFE3C8F"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 xml:space="preserve">(Van Den Hoek et al. 2014; </w:t>
      </w:r>
      <w:proofErr w:type="spellStart"/>
      <w:r w:rsidR="00E7333A" w:rsidRPr="00E7333A">
        <w:rPr>
          <w:rFonts w:ascii="Calibri" w:hAnsi="Calibri" w:cs="Calibri"/>
        </w:rPr>
        <w:t>Gatto</w:t>
      </w:r>
      <w:proofErr w:type="spellEnd"/>
      <w:r w:rsidR="00E7333A" w:rsidRPr="00E7333A">
        <w:rPr>
          <w:rFonts w:ascii="Calibri" w:hAnsi="Calibri" w:cs="Calibri"/>
        </w:rPr>
        <w:t xml:space="preserve">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E7333A">
        <w:instrText xml:space="preserve"> ADDIN ZOTERO_ITEM CSL_CITATION {"citationID":"gg1hLWw4","properties":{"formattedCitation":"(Lomborg 2001)","plainCitation":"(Lomborg 2001)","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 xml:space="preserve">(Geist &amp; </w:t>
      </w:r>
      <w:proofErr w:type="spellStart"/>
      <w:r w:rsidR="00E7333A" w:rsidRPr="00E7333A">
        <w:rPr>
          <w:rFonts w:ascii="Calibri" w:hAnsi="Calibri" w:cs="Calibri"/>
        </w:rPr>
        <w:t>Lambin</w:t>
      </w:r>
      <w:proofErr w:type="spellEnd"/>
      <w:r w:rsidR="00E7333A" w:rsidRPr="00E7333A">
        <w:rPr>
          <w:rFonts w:ascii="Calibri" w:hAnsi="Calibri" w:cs="Calibri"/>
        </w:rPr>
        <w:t xml:space="preserve">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w:t>
      </w:r>
      <w:proofErr w:type="spellStart"/>
      <w:r w:rsidR="00BA0606" w:rsidRPr="00BA0606">
        <w:rPr>
          <w:rFonts w:ascii="Calibri" w:hAnsi="Calibri" w:cs="Calibri"/>
        </w:rPr>
        <w:t>Onojeghuo</w:t>
      </w:r>
      <w:proofErr w:type="spellEnd"/>
      <w:r w:rsidR="00BA0606" w:rsidRPr="00BA0606">
        <w:rPr>
          <w:rFonts w:ascii="Calibri" w:hAnsi="Calibri" w:cs="Calibri"/>
        </w:rPr>
        <w:t xml:space="preserve">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w:t>
      </w:r>
      <w:proofErr w:type="spellStart"/>
      <w:r w:rsidR="00902F41" w:rsidRPr="00902F41">
        <w:rPr>
          <w:rFonts w:ascii="Calibri" w:hAnsi="Calibri" w:cs="Calibri"/>
        </w:rPr>
        <w:t>Khuc</w:t>
      </w:r>
      <w:proofErr w:type="spellEnd"/>
      <w:r w:rsidR="00902F41" w:rsidRPr="00902F41">
        <w:rPr>
          <w:rFonts w:ascii="Calibri" w:hAnsi="Calibri" w:cs="Calibri"/>
        </w:rPr>
        <w:t xml:space="preserve">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eddia</w:t>
      </w:r>
      <w:proofErr w:type="spellEnd"/>
      <w:r w:rsidR="004022CF" w:rsidRPr="004022CF">
        <w:rPr>
          <w:rFonts w:ascii="Calibri" w:hAnsi="Calibri" w:cs="Calibri"/>
        </w:rPr>
        <w:t xml:space="preserve">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ulas</w:t>
      </w:r>
      <w:proofErr w:type="spellEnd"/>
      <w:r w:rsidR="004022CF" w:rsidRPr="004022CF">
        <w:rPr>
          <w:rFonts w:ascii="Calibri" w:hAnsi="Calibri" w:cs="Calibri"/>
        </w:rPr>
        <w:t xml:space="preserve"> 2012; </w:t>
      </w:r>
      <w:proofErr w:type="spellStart"/>
      <w:r w:rsidR="004022CF" w:rsidRPr="004022CF">
        <w:rPr>
          <w:rFonts w:ascii="Calibri" w:hAnsi="Calibri" w:cs="Calibri"/>
        </w:rPr>
        <w:t>Ceddia</w:t>
      </w:r>
      <w:proofErr w:type="spellEnd"/>
      <w:r w:rsidR="004022CF" w:rsidRPr="004022CF">
        <w:rPr>
          <w:rFonts w:ascii="Calibri" w:hAnsi="Calibri" w:cs="Calibri"/>
        </w:rPr>
        <w:t xml:space="preserve"> et al. 2015)</w:t>
      </w:r>
      <w:r w:rsidR="004022CF">
        <w:fldChar w:fldCharType="end"/>
      </w:r>
      <w:r w:rsidR="004022CF">
        <w:t xml:space="preserve">.  </w:t>
      </w:r>
      <w:r w:rsidR="00902F41">
        <w:t xml:space="preserve">  </w:t>
      </w:r>
    </w:p>
    <w:p w14:paraId="62005430" w14:textId="17A09968"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w:t>
      </w:r>
      <w:proofErr w:type="spellStart"/>
      <w:r w:rsidR="00D1536D" w:rsidRPr="00D1536D">
        <w:rPr>
          <w:rFonts w:ascii="Calibri" w:hAnsi="Calibri" w:cs="Calibri"/>
        </w:rPr>
        <w:t>Gatto</w:t>
      </w:r>
      <w:proofErr w:type="spellEnd"/>
      <w:r w:rsidR="00D1536D" w:rsidRPr="00D1536D">
        <w:rPr>
          <w:rFonts w:ascii="Calibri" w:hAnsi="Calibri" w:cs="Calibri"/>
        </w:rPr>
        <w:t xml:space="preserve">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w:t>
      </w:r>
      <w:proofErr w:type="spellStart"/>
      <w:r w:rsidR="003B4CB2" w:rsidRPr="003B4CB2">
        <w:rPr>
          <w:rFonts w:ascii="Calibri" w:hAnsi="Calibri" w:cs="Calibri"/>
        </w:rPr>
        <w:t>Krishnadas</w:t>
      </w:r>
      <w:proofErr w:type="spellEnd"/>
      <w:r w:rsidR="003B4CB2" w:rsidRPr="003B4CB2">
        <w:rPr>
          <w:rFonts w:ascii="Calibri" w:hAnsi="Calibri" w:cs="Calibri"/>
        </w:rPr>
        <w:t xml:space="preserve"> et al. 2018)</w:t>
      </w:r>
      <w:r w:rsidR="003B4CB2">
        <w:fldChar w:fldCharType="end"/>
      </w:r>
      <w:r w:rsidR="003B4CB2">
        <w:t>, and</w:t>
      </w:r>
      <w:r w:rsidR="0014759D">
        <w:t xml:space="preserve"> in Pakistan, </w:t>
      </w:r>
      <w:r w:rsidR="0014759D">
        <w:fldChar w:fldCharType="begin"/>
      </w:r>
      <w:r w:rsidR="0014759D">
        <w:instrText xml:space="preserve"> ADDIN ZOTERO_ITEM CSL_CITATION {"citationID":"lI45j5OS","properties":{"formattedCitation":"(Mannan et al. 2019)","plainCitation":"(Mannan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14759D">
        <w:instrText xml:space="preserve"> ADDIN ZOTERO_ITEM CSL_CITATION {"citationID":"ysWcmXZN","properties":{"formattedCitation":"(Zeb et al. 2019)","plainCitation":"(Zeb et al. 2019)","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4336C4">
        <w:rPr>
          <w:highlight w:val="lightGray"/>
        </w:rPr>
        <w:t>are from very similar</w:t>
      </w:r>
      <w:r w:rsidR="008B17DA">
        <w:t xml:space="preserve"> areas,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w:t>
      </w:r>
      <w:proofErr w:type="spellStart"/>
      <w:r w:rsidRPr="00592712">
        <w:rPr>
          <w:rFonts w:ascii="Calibri" w:hAnsi="Calibri" w:cs="Calibri"/>
        </w:rPr>
        <w:t>Solcomb</w:t>
      </w:r>
      <w:proofErr w:type="spellEnd"/>
      <w:r w:rsidRPr="00592712">
        <w:rPr>
          <w:rFonts w:ascii="Calibri" w:hAnsi="Calibri" w:cs="Calibri"/>
        </w:rPr>
        <w:t xml:space="preserve"> 2010; Milne &amp; </w:t>
      </w:r>
      <w:proofErr w:type="spellStart"/>
      <w:r w:rsidRPr="00592712">
        <w:rPr>
          <w:rFonts w:ascii="Calibri" w:hAnsi="Calibri" w:cs="Calibri"/>
        </w:rPr>
        <w:t>Mahanty</w:t>
      </w:r>
      <w:proofErr w:type="spellEnd"/>
      <w:r w:rsidRPr="00592712">
        <w:rPr>
          <w:rFonts w:ascii="Calibri" w:hAnsi="Calibri" w:cs="Calibri"/>
        </w:rPr>
        <w:t xml:space="preserve">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 xml:space="preserve">(Hammer 2008; Ironside 2008; </w:t>
      </w:r>
      <w:proofErr w:type="spellStart"/>
      <w:r w:rsidR="00B30997" w:rsidRPr="00B30997">
        <w:rPr>
          <w:rFonts w:ascii="Calibri" w:hAnsi="Calibri" w:cs="Calibri"/>
        </w:rPr>
        <w:t>Neef</w:t>
      </w:r>
      <w:proofErr w:type="spellEnd"/>
      <w:r w:rsidR="00B30997" w:rsidRPr="00B30997">
        <w:rPr>
          <w:rFonts w:ascii="Calibri" w:hAnsi="Calibri" w:cs="Calibri"/>
        </w:rPr>
        <w:t xml:space="preserve">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w:t>
      </w:r>
      <w:r w:rsidR="001E29BB">
        <w:t>in-migration</w:t>
      </w:r>
      <w:r w:rsidR="001E29BB">
        <w:t xml:space="preserve">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w:t>
      </w:r>
      <w:proofErr w:type="spellStart"/>
      <w:r w:rsidR="00CD0112" w:rsidRPr="00CD0112">
        <w:rPr>
          <w:rFonts w:ascii="Calibri" w:hAnsi="Calibri" w:cs="Calibri"/>
        </w:rPr>
        <w:t>Hought</w:t>
      </w:r>
      <w:proofErr w:type="spellEnd"/>
      <w:r w:rsidR="00CD0112" w:rsidRPr="00CD0112">
        <w:rPr>
          <w:rFonts w:ascii="Calibri" w:hAnsi="Calibri" w:cs="Calibri"/>
        </w:rPr>
        <w:t xml:space="preserve"> et al. 2012; Kong et al. 2019)</w:t>
      </w:r>
      <w:r w:rsidR="001E29BB">
        <w:fldChar w:fldCharType="end"/>
      </w:r>
      <w:r w:rsidR="001E29BB">
        <w:t>. In the Angkor Basin, home to the Angkor temple</w:t>
      </w:r>
      <w:r w:rsidR="008542C1">
        <w:t>s</w:t>
      </w:r>
      <w:r w:rsidR="001E29BB">
        <w:t>,</w:t>
      </w:r>
      <w:r w:rsidR="008542C1">
        <w:t xml:space="preserve"> </w:t>
      </w:r>
      <w:r w:rsidR="008542C1">
        <w:t>a complex mix of global, regional, and local</w:t>
      </w:r>
      <w:r w:rsidR="008542C1">
        <w:t xml:space="preserve">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w:t>
      </w:r>
      <w:proofErr w:type="spellStart"/>
      <w:r w:rsidR="008542C1" w:rsidRPr="008542C1">
        <w:rPr>
          <w:rFonts w:ascii="Calibri" w:hAnsi="Calibri" w:cs="Calibri"/>
        </w:rPr>
        <w:t>Gaughan</w:t>
      </w:r>
      <w:proofErr w:type="spellEnd"/>
      <w:r w:rsidR="008542C1" w:rsidRPr="008542C1">
        <w:rPr>
          <w:rFonts w:ascii="Calibri" w:hAnsi="Calibri" w:cs="Calibri"/>
        </w:rPr>
        <w:t xml:space="preserve"> et al. 2009)</w:t>
      </w:r>
      <w:r w:rsidR="008542C1">
        <w:fldChar w:fldCharType="end"/>
      </w:r>
      <w:r w:rsidR="008542C1">
        <w:t xml:space="preserve">. </w:t>
      </w:r>
    </w:p>
    <w:p w14:paraId="5B3FE714" w14:textId="6F5AB86D"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instrText xml:space="preserve"> ADDIN ZOTERO_ITEM CSL_CITATION {"citationID":"eL10p2mg","properties":{"formattedCitation":"(Geist &amp; Lambin 2003; Chambers et al. 2020; Bernhard et al. 2021)","plainCitation":"(Geist &amp; Lambin 2003; Chambers et al. 2020; Bernhard et al. 2021)","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 xml:space="preserve">Geist &amp; </w:t>
      </w:r>
      <w:proofErr w:type="spellStart"/>
      <w:r w:rsidRPr="00086943">
        <w:rPr>
          <w:rFonts w:ascii="Calibri" w:hAnsi="Calibri" w:cs="Calibri"/>
        </w:rPr>
        <w:t>Lambin</w:t>
      </w:r>
      <w:proofErr w:type="spellEnd"/>
      <w:r w:rsidRPr="00086943">
        <w:rPr>
          <w:rFonts w:ascii="Calibri" w:hAnsi="Calibri" w:cs="Calibri"/>
        </w:rPr>
        <w:t xml:space="preserve">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w:t>
      </w:r>
      <w:r w:rsidR="00E821FF">
        <w:t xml:space="preserve">local socioeconomic conditions </w:t>
      </w:r>
      <w:r w:rsidR="00E821FF">
        <w:t xml:space="preserve">are not understood and accounted for. </w:t>
      </w:r>
      <w:r w:rsidR="007F53DC">
        <w:t xml:space="preserve">In chapter 1 I addressed the relationships between macroeconomic </w:t>
      </w:r>
      <w:r w:rsidR="007F53DC">
        <w:lastRenderedPageBreak/>
        <w:t xml:space="preserve">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 xml:space="preserve">(Dasgupta et al. 2005; </w:t>
      </w:r>
      <w:proofErr w:type="spellStart"/>
      <w:r w:rsidR="007F53DC" w:rsidRPr="007F53DC">
        <w:rPr>
          <w:rFonts w:ascii="Calibri" w:hAnsi="Calibri" w:cs="Calibri"/>
        </w:rPr>
        <w:t>Gaughan</w:t>
      </w:r>
      <w:proofErr w:type="spellEnd"/>
      <w:r w:rsidR="007F53DC" w:rsidRPr="007F53DC">
        <w:rPr>
          <w:rFonts w:ascii="Calibri" w:hAnsi="Calibri" w:cs="Calibri"/>
        </w:rPr>
        <w:t xml:space="preserve"> et al. 2009; </w:t>
      </w:r>
      <w:proofErr w:type="spellStart"/>
      <w:r w:rsidR="007F53DC" w:rsidRPr="007F53DC">
        <w:rPr>
          <w:rFonts w:ascii="Calibri" w:hAnsi="Calibri" w:cs="Calibri"/>
        </w:rPr>
        <w:t>Hought</w:t>
      </w:r>
      <w:proofErr w:type="spellEnd"/>
      <w:r w:rsidR="007F53DC" w:rsidRPr="007F53DC">
        <w:rPr>
          <w:rFonts w:ascii="Calibri" w:hAnsi="Calibri" w:cs="Calibri"/>
        </w:rPr>
        <w:t xml:space="preserve"> et al. 2012; Kong et al. 2019)</w:t>
      </w:r>
      <w:r w:rsidR="007F53DC">
        <w:fldChar w:fldCharType="end"/>
      </w:r>
      <w:r w:rsidR="007F53DC">
        <w:t>, but to my knowledge, no study has attempted this at a national scale.  Therefore, in this chapter I aim to fill this research gap by 1) modelling the relationship between socioeconomic variables and forest cover for the whole country a</w:t>
      </w:r>
      <w:r w:rsidR="0011317E">
        <w:t>t</w:t>
      </w:r>
      <w:r w:rsidR="007F53DC">
        <w:t xml:space="preserve"> two spatial resolutions (Province, Commun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019B5A55"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C8A6CBE" w:rsidR="00D6664E" w:rsidRPr="001E05DC" w:rsidRDefault="00D6664E" w:rsidP="00D6664E">
      <w:r w:rsidRPr="001E05DC">
        <w:lastRenderedPageBreak/>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t>Cluster analysis</w:t>
      </w:r>
    </w:p>
    <w:p w14:paraId="6232B4B6" w14:textId="0DC78A97" w:rsidR="00D6664E" w:rsidRPr="001E05DC" w:rsidRDefault="00D6664E" w:rsidP="00D6664E">
      <w:r w:rsidRPr="001E05DC">
        <w:t xml:space="preserve">Agglomerative clustering was conducted to create a typology for provinces based on the socioeconomic variables used in the analysis above. Several agglomerative clustering approaches </w:t>
      </w:r>
      <w:r w:rsidRPr="001E05DC">
        <w:lastRenderedPageBreak/>
        <w:t>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e.g.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r w:rsidRPr="001168E7">
        <w:rPr>
          <w:b/>
          <w:bCs/>
          <w:sz w:val="20"/>
          <w:szCs w:val="20"/>
        </w:rPr>
        <w:t>v.high</w:t>
      </w:r>
      <w:proofErr w:type="spell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DFF1" w16cex:dateUtc="2021-09-23T19:29:00Z"/>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11048D"/>
    <w:rsid w:val="0011317E"/>
    <w:rsid w:val="00127FD8"/>
    <w:rsid w:val="0014759D"/>
    <w:rsid w:val="001A49B6"/>
    <w:rsid w:val="001C6CC0"/>
    <w:rsid w:val="001E29BB"/>
    <w:rsid w:val="00212B19"/>
    <w:rsid w:val="00285D11"/>
    <w:rsid w:val="002C711B"/>
    <w:rsid w:val="00316B6B"/>
    <w:rsid w:val="003B4CB2"/>
    <w:rsid w:val="003D2547"/>
    <w:rsid w:val="004022CF"/>
    <w:rsid w:val="004336C4"/>
    <w:rsid w:val="00451A01"/>
    <w:rsid w:val="004B2379"/>
    <w:rsid w:val="004E5487"/>
    <w:rsid w:val="00524C0E"/>
    <w:rsid w:val="00535B36"/>
    <w:rsid w:val="00567397"/>
    <w:rsid w:val="005744DE"/>
    <w:rsid w:val="005760C1"/>
    <w:rsid w:val="00592712"/>
    <w:rsid w:val="005B33C1"/>
    <w:rsid w:val="005C65BA"/>
    <w:rsid w:val="005D0E96"/>
    <w:rsid w:val="005D1F14"/>
    <w:rsid w:val="005F24FA"/>
    <w:rsid w:val="00663A82"/>
    <w:rsid w:val="006F0007"/>
    <w:rsid w:val="007173AE"/>
    <w:rsid w:val="00717426"/>
    <w:rsid w:val="00756D59"/>
    <w:rsid w:val="007723BD"/>
    <w:rsid w:val="007772FF"/>
    <w:rsid w:val="00780D5F"/>
    <w:rsid w:val="007E74E7"/>
    <w:rsid w:val="007F53DC"/>
    <w:rsid w:val="008542C1"/>
    <w:rsid w:val="00890C61"/>
    <w:rsid w:val="008B17DA"/>
    <w:rsid w:val="008B6ED5"/>
    <w:rsid w:val="008F5576"/>
    <w:rsid w:val="00900623"/>
    <w:rsid w:val="00902F41"/>
    <w:rsid w:val="009107F5"/>
    <w:rsid w:val="00A13D84"/>
    <w:rsid w:val="00A63D6A"/>
    <w:rsid w:val="00AF717F"/>
    <w:rsid w:val="00B0710D"/>
    <w:rsid w:val="00B30997"/>
    <w:rsid w:val="00B65CA2"/>
    <w:rsid w:val="00B91ACA"/>
    <w:rsid w:val="00BA0606"/>
    <w:rsid w:val="00BB17C1"/>
    <w:rsid w:val="00C51A4D"/>
    <w:rsid w:val="00C629EA"/>
    <w:rsid w:val="00C64B16"/>
    <w:rsid w:val="00C73044"/>
    <w:rsid w:val="00C769D9"/>
    <w:rsid w:val="00CD0112"/>
    <w:rsid w:val="00D1536D"/>
    <w:rsid w:val="00D25F20"/>
    <w:rsid w:val="00D6664E"/>
    <w:rsid w:val="00E62493"/>
    <w:rsid w:val="00E7333A"/>
    <w:rsid w:val="00E821FF"/>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1</TotalTime>
  <Pages>22</Pages>
  <Words>30360</Words>
  <Characters>173055</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3</cp:revision>
  <dcterms:created xsi:type="dcterms:W3CDTF">2021-10-26T19:13:00Z</dcterms:created>
  <dcterms:modified xsi:type="dcterms:W3CDTF">2021-11-08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